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EC40EE" w:rsidP="001B2D5E">
      <w:pPr>
        <w:pStyle w:val="Ttulo1"/>
      </w:pPr>
      <w:r>
        <w:t xml:space="preserve">Understanding </w:t>
      </w:r>
      <w:r w:rsidR="00F3308B">
        <w:t>Game Experiences with Provenance</w:t>
      </w:r>
    </w:p>
    <w:p w:rsidR="009303D9" w:rsidRPr="005756AC" w:rsidRDefault="00987DBF" w:rsidP="001B2D5E">
      <w:pPr>
        <w:pStyle w:val="author0"/>
      </w:pPr>
      <w:r w:rsidRPr="005756AC">
        <w:t xml:space="preserve">Troy C. </w:t>
      </w:r>
      <w:proofErr w:type="spellStart"/>
      <w:r w:rsidRPr="005756AC">
        <w:t>Kohwalter</w:t>
      </w:r>
      <w:proofErr w:type="spellEnd"/>
      <w:r w:rsidRPr="005756AC">
        <w:t xml:space="preserve">, Esteban G. W. </w:t>
      </w:r>
      <w:proofErr w:type="spellStart"/>
      <w:r w:rsidRPr="005756AC">
        <w:t>Clua</w:t>
      </w:r>
      <w:proofErr w:type="spellEnd"/>
      <w:r w:rsidRPr="005756AC">
        <w:t xml:space="preserve">, Leonardo G. P. </w:t>
      </w:r>
      <w:proofErr w:type="spellStart"/>
      <w:r w:rsidRPr="005756AC">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8"/>
          <w:headerReference w:type="default" r:id="rId9"/>
          <w:footerReference w:type="even" r:id="rId10"/>
          <w:footerReference w:type="default" r:id="rId11"/>
          <w:headerReference w:type="first" r:id="rId12"/>
          <w:footerReference w:type="first" r:id="rId1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 xml:space="preserve">related to </w:t>
      </w:r>
      <w:proofErr w:type="spellStart"/>
      <w:r>
        <w:rPr>
          <w:rFonts w:eastAsia="Calibri"/>
        </w:rPr>
        <w:t>gameplay</w:t>
      </w:r>
      <w:proofErr w:type="spellEnd"/>
      <w:r>
        <w:rPr>
          <w:rFonts w:eastAsia="Calibri"/>
        </w:rPr>
        <w:t>,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 xml:space="preserve">in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i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xamining the game flow a</w:t>
      </w:r>
      <w:r>
        <w:t>l</w:t>
      </w:r>
      <w:r>
        <w:t xml:space="preserve">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CA072B">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CA072B">
        <w:fldChar w:fldCharType="separate"/>
      </w:r>
      <w:r w:rsidR="00241AB3" w:rsidRPr="009E6A19">
        <w:t>[1]</w:t>
      </w:r>
      <w:r w:rsidR="00CA072B">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game. Normally, beta testers are volunteers </w:t>
      </w:r>
      <w:r w:rsidR="009E6A19">
        <w:t xml:space="preserve">who were recruited to play the game in an </w:t>
      </w:r>
      <w:r w:rsidR="009E6A19">
        <w:lastRenderedPageBreak/>
        <w:t>early, pre-release, build of the game where they can provide information about tec</w:t>
      </w:r>
      <w:r w:rsidR="009E6A19">
        <w:t>h</w:t>
      </w:r>
      <w:r w:rsidR="009E6A19">
        <w:t xml:space="preserve">nical issues and provide feedback about the </w:t>
      </w:r>
      <w:proofErr w:type="spellStart"/>
      <w:r w:rsidR="009E6A19">
        <w:t>gameplay</w:t>
      </w:r>
      <w:proofErr w:type="spellEnd"/>
      <w:r w:rsidR="009E6A19">
        <w:t xml:space="preserve"> mechanics.</w:t>
      </w:r>
      <w:r w:rsidR="006A70A8">
        <w:t xml:space="preserve"> </w:t>
      </w:r>
      <w:r w:rsidR="009E6A19">
        <w:t xml:space="preserve">Thus, beta test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 xml:space="preserve">The provenance analysis </w:t>
      </w:r>
      <w:r w:rsidR="00297966">
        <w:t>requires</w:t>
      </w:r>
      <w:r w:rsidRPr="003A6B92">
        <w:t xml:space="preserve"> processing the collected </w:t>
      </w:r>
      <w:proofErr w:type="spellStart"/>
      <w:r w:rsidRPr="003A6B92">
        <w:t>gameplay</w:t>
      </w:r>
      <w:proofErr w:type="spellEnd"/>
      <w:r w:rsidRPr="003A6B92">
        <w:t xml:space="preserve">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CA072B" w:rsidRPr="003A6B92">
        <w:fldChar w:fldCharType="begin"/>
      </w:r>
      <w:r w:rsidR="00BC0CC2">
        <w:instrText xml:space="preserve"> ADDIN ZOTERO_ITEM CSL_CITATION {"citationID":"CN98ySsW","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CA072B" w:rsidRPr="003A6B92">
        <w:fldChar w:fldCharType="separate"/>
      </w:r>
      <w:r w:rsidR="009E6A19" w:rsidRPr="009E6A19">
        <w:t>[2]</w:t>
      </w:r>
      <w:r w:rsidR="00CA072B" w:rsidRPr="003A6B92">
        <w:fldChar w:fldCharType="end"/>
      </w:r>
      <w:r w:rsidRPr="003A6B92">
        <w:t xml:space="preserve">, </w:t>
      </w:r>
      <w:r>
        <w:t>we</w:t>
      </w:r>
      <w:r w:rsidRPr="003A6B92">
        <w:t xml:space="preserve"> introduced the usage of digital provenance </w:t>
      </w:r>
      <w:r w:rsidR="00CA072B"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CA072B" w:rsidRPr="003A6B92">
        <w:fldChar w:fldCharType="separate"/>
      </w:r>
      <w:r w:rsidR="009E6A19" w:rsidRPr="009E6A19">
        <w:t>[3]</w:t>
      </w:r>
      <w:r w:rsidR="00CA072B"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flow </w:t>
      </w:r>
      <w:r>
        <w:t xml:space="preserve">analysis, such as </w:t>
      </w:r>
      <w:proofErr w:type="spellStart"/>
      <w:r>
        <w:t>gameplay</w:t>
      </w:r>
      <w:proofErr w:type="spellEnd"/>
      <w:r>
        <w:t xml:space="preserve">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CA072B">
        <w:fldChar w:fldCharType="begin"/>
      </w:r>
      <w:r>
        <w:instrText xml:space="preserve"> REF _Ref350269111 \r \h </w:instrText>
      </w:r>
      <w:r w:rsidR="00CA072B">
        <w:fldChar w:fldCharType="separate"/>
      </w:r>
      <w:r w:rsidR="00751F78">
        <w:t>2</w:t>
      </w:r>
      <w:r w:rsidR="00CA072B">
        <w:fldChar w:fldCharType="end"/>
      </w:r>
      <w:r>
        <w:t xml:space="preserve"> </w:t>
      </w:r>
      <w:r w:rsidRPr="00975E62">
        <w:t xml:space="preserve">provides related work in the area of game flow analysis. Section </w:t>
      </w:r>
      <w:r w:rsidR="00CA072B">
        <w:fldChar w:fldCharType="begin"/>
      </w:r>
      <w:r>
        <w:instrText xml:space="preserve"> REF _Ref350269125 \r \h </w:instrText>
      </w:r>
      <w:r w:rsidR="00CA072B">
        <w:fldChar w:fldCharType="separate"/>
      </w:r>
      <w:r w:rsidR="00751F78">
        <w:t>3</w:t>
      </w:r>
      <w:r w:rsidR="00CA072B">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CA072B">
        <w:fldChar w:fldCharType="begin"/>
      </w:r>
      <w:r w:rsidR="00266942">
        <w:instrText xml:space="preserve"> REF _Ref350608012 \r \h </w:instrText>
      </w:r>
      <w:r w:rsidR="00CA072B">
        <w:fldChar w:fldCharType="separate"/>
      </w:r>
      <w:r w:rsidR="00751F78">
        <w:t>4</w:t>
      </w:r>
      <w:r w:rsidR="00CA072B">
        <w:fldChar w:fldCharType="end"/>
      </w:r>
      <w:r>
        <w:t xml:space="preserve"> introduces our framework for provenance gathering</w:t>
      </w:r>
      <w:r w:rsidRPr="00975E62">
        <w:t xml:space="preserve">. Section </w:t>
      </w:r>
      <w:r w:rsidR="00CA072B">
        <w:fldChar w:fldCharType="begin"/>
      </w:r>
      <w:r>
        <w:instrText xml:space="preserve"> REF _Ref350269138 \r \h </w:instrText>
      </w:r>
      <w:r w:rsidR="00CA072B">
        <w:fldChar w:fldCharType="separate"/>
      </w:r>
      <w:r w:rsidR="00751F78">
        <w:t>5</w:t>
      </w:r>
      <w:r w:rsidR="00CA072B">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CA072B">
        <w:fldChar w:fldCharType="begin"/>
      </w:r>
      <w:r w:rsidR="00B206C1">
        <w:instrText xml:space="preserve"> REF _Ref358210005 \r \h </w:instrText>
      </w:r>
      <w:r w:rsidR="00CA072B">
        <w:fldChar w:fldCharType="separate"/>
      </w:r>
      <w:r w:rsidR="00751F78">
        <w:t>6</w:t>
      </w:r>
      <w:r w:rsidR="00CA072B">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mples</w:t>
      </w:r>
      <w:r w:rsidRPr="00975E62">
        <w:t xml:space="preserve">. Finally, Section </w:t>
      </w:r>
      <w:fldSimple w:instr=" REF _Ref341897928 \r \h  \* MERGEFORMAT ">
        <w:r w:rsidR="00751F78">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0" w:name="_Ref350269111"/>
      <w:r w:rsidRPr="00596186">
        <w:rPr>
          <w:sz w:val="24"/>
        </w:rPr>
        <w:t>Related Work</w:t>
      </w:r>
      <w:bookmarkEnd w:id="0"/>
    </w:p>
    <w:p w:rsidR="00B34235" w:rsidRPr="001B2D5E" w:rsidRDefault="001E0B08" w:rsidP="00A41C8B">
      <w:r w:rsidRPr="001B2D5E">
        <w:t xml:space="preserve">In the digital game domain, </w:t>
      </w:r>
      <w:r w:rsidR="00B34235" w:rsidRPr="001B2D5E">
        <w:t xml:space="preserve">Warren </w:t>
      </w:r>
      <w:r w:rsidR="00CA072B"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CA072B" w:rsidRPr="001B2D5E">
        <w:fldChar w:fldCharType="separate"/>
      </w:r>
      <w:r w:rsidR="009E6A19" w:rsidRPr="009E6A19">
        <w:t>[4]</w:t>
      </w:r>
      <w:r w:rsidR="00CA072B" w:rsidRPr="001B2D5E">
        <w:fldChar w:fldCharType="end"/>
      </w:r>
      <w:r w:rsidR="00B34235" w:rsidRPr="001B2D5E">
        <w:t xml:space="preserve"> proposes an informal method to analyze the game flow using a flow graph, mapping game actions and resources </w:t>
      </w:r>
      <w:r w:rsidR="000E0D73">
        <w:t>in</w:t>
      </w:r>
      <w:r w:rsidR="00B34235" w:rsidRPr="001B2D5E">
        <w:t>to ver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 xml:space="preserve">are quantifia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CA072B"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CA072B" w:rsidRPr="001B2D5E">
        <w:fldChar w:fldCharType="separate"/>
      </w:r>
      <w:r w:rsidR="009E6A19" w:rsidRPr="009E6A19">
        <w:t>[5]</w:t>
      </w:r>
      <w:r w:rsidR="00CA072B"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w:t>
      </w:r>
      <w:proofErr w:type="spellStart"/>
      <w:r w:rsidR="00B34235" w:rsidRPr="009D04F9">
        <w:rPr>
          <w:i/>
        </w:rPr>
        <w:lastRenderedPageBreak/>
        <w:t>Playtracer</w:t>
      </w:r>
      <w:proofErr w:type="spellEnd"/>
      <w:r w:rsidR="00B34235" w:rsidRPr="001B2D5E">
        <w:t xml:space="preserve"> </w:t>
      </w:r>
      <w:r w:rsidR="00CA072B" w:rsidRPr="001B2D5E">
        <w:fldChar w:fldCharType="begin"/>
      </w:r>
      <w:r w:rsidR="00BC0CC2">
        <w:instrText xml:space="preserve"> ADDIN ZOTERO_ITEM CSL_CITATION {"citationID":"r3tv92mab","properties":{"formattedCitation":"[6]","plainCitation":"[6]"},"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sidR="00CA072B" w:rsidRPr="001B2D5E">
        <w:fldChar w:fldCharType="separate"/>
      </w:r>
      <w:r w:rsidR="009E6A19" w:rsidRPr="009E6A19">
        <w:t>[6]</w:t>
      </w:r>
      <w:r w:rsidR="00CA072B" w:rsidRPr="001B2D5E">
        <w:fldChar w:fldCharType="end"/>
      </w:r>
      <w:r w:rsidR="004A5B2B">
        <w:t xml:space="preserve"> </w:t>
      </w:r>
      <w:r w:rsidR="00EC40EE">
        <w:t xml:space="preserve">allows </w:t>
      </w:r>
      <w:r w:rsidR="002E0DDC">
        <w:t xml:space="preserve">the user </w:t>
      </w:r>
      <w:r w:rsidR="00B34235" w:rsidRPr="001B2D5E">
        <w:t xml:space="preserve">to visually analyze play steps, providing d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CA072B"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CA072B" w:rsidRPr="001B2D5E">
        <w:fldChar w:fldCharType="separate"/>
      </w:r>
      <w:r w:rsidR="00461264" w:rsidRPr="009F2D52">
        <w:t>[5]</w:t>
      </w:r>
      <w:r w:rsidR="00CA072B"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CA072B" w:rsidRPr="001B2D5E">
        <w:fldChar w:fldCharType="begin"/>
      </w:r>
      <w:r w:rsidR="00BC0CC2">
        <w:instrText xml:space="preserve"> ADDIN ZOTERO_ITEM CSL_CITATION {"citationID":"tH8WgYoX","properties":{"formattedCitation":"[6]","plainCitation":"[6]"},"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sidR="00CA072B" w:rsidRPr="001B2D5E">
        <w:fldChar w:fldCharType="separate"/>
      </w:r>
      <w:r w:rsidR="00323052" w:rsidRPr="009E6A19">
        <w:t>[6]</w:t>
      </w:r>
      <w:r w:rsidR="00CA072B"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F11AC0" w:rsidRPr="001B2D5E" w:rsidRDefault="00F11AC0" w:rsidP="00A41C8B">
      <w:r>
        <w:t xml:space="preserve">Lastly, </w:t>
      </w:r>
      <w:r w:rsidR="001C6EF8">
        <w:t>the</w:t>
      </w:r>
      <w:r>
        <w:t xml:space="preserve"> </w:t>
      </w:r>
      <w:r w:rsidRPr="00F11AC0">
        <w:rPr>
          <w:i/>
        </w:rPr>
        <w:t>Game Analytics</w:t>
      </w:r>
      <w:r>
        <w:rPr>
          <w:i/>
        </w:rPr>
        <w:t xml:space="preserve"> </w:t>
      </w:r>
      <w:r w:rsidR="00CA072B">
        <w:rPr>
          <w:i/>
        </w:rPr>
        <w:fldChar w:fldCharType="begin"/>
      </w:r>
      <w:r w:rsidR="00BC0CC2">
        <w:rPr>
          <w:i/>
        </w:rPr>
        <w:instrText xml:space="preserve"> ADDIN ZOTERO_ITEM CSL_CITATION {"citationID":"1ua1gbnb2r","properties":{"formattedCitation":"[7]","plainCitation":"[7]"},"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CA072B">
        <w:rPr>
          <w:i/>
        </w:rPr>
        <w:fldChar w:fldCharType="separate"/>
      </w:r>
      <w:r w:rsidR="00BC0CC2" w:rsidRPr="00BC0CC2">
        <w:t>[7]</w:t>
      </w:r>
      <w:r w:rsidR="00CA072B">
        <w:rPr>
          <w:i/>
        </w:rPr>
        <w:fldChar w:fldCharType="end"/>
      </w:r>
      <w:r w:rsidRPr="00F11AC0">
        <w:rPr>
          <w:i/>
        </w:rPr>
        <w:t xml:space="preserve"> </w:t>
      </w:r>
      <w:r>
        <w:t xml:space="preserve">from Unity3D </w:t>
      </w:r>
      <w:r w:rsidR="00CA072B">
        <w:fldChar w:fldCharType="begin"/>
      </w:r>
      <w:r w:rsidR="00BC0CC2">
        <w:instrText xml:space="preserve"> ADDIN ZOTERO_ITEM CSL_CITATION {"citationID":"1akv3heqtg","properties":{"formattedCitation":"[8]","plainCitation":"[8]"},"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CA072B">
        <w:fldChar w:fldCharType="separate"/>
      </w:r>
      <w:r w:rsidR="00BC0CC2" w:rsidRPr="00BC0CC2">
        <w:t>[8]</w:t>
      </w:r>
      <w:r w:rsidR="00CA072B">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1" w:name="_Ref350269125"/>
      <w:r w:rsidRPr="00596186">
        <w:rPr>
          <w:sz w:val="24"/>
        </w:rP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CA072B">
        <w:fldChar w:fldCharType="begin"/>
      </w:r>
      <w:r w:rsidR="00BC0CC2">
        <w:instrText xml:space="preserve"> ADDIN ZOTERO_ITEM CSL_CITATION {"citationID":"1s56ehr1uv","properties":{"formattedCitation":"[9]","plainCitation":"[9]"},"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CA072B">
        <w:fldChar w:fldCharType="separate"/>
      </w:r>
      <w:r w:rsidR="00BC0CC2" w:rsidRPr="00BC0CC2">
        <w:t>[9]</w:t>
      </w:r>
      <w:r w:rsidR="00CA072B">
        <w:fldChar w:fldCharType="end"/>
      </w:r>
      <w:r w:rsidRPr="001B2D5E">
        <w:t xml:space="preserve">. In 2006, at the </w:t>
      </w:r>
      <w:r w:rsidR="001B06A8" w:rsidRPr="001B06A8">
        <w:rPr>
          <w:i/>
        </w:rPr>
        <w:t>International Provenance and Annotation Workshop</w:t>
      </w:r>
      <w:r w:rsidRPr="001B2D5E">
        <w:t xml:space="preserve"> (IPAW)</w:t>
      </w:r>
      <w:r w:rsidR="00FC70DE">
        <w:t xml:space="preserve"> </w:t>
      </w:r>
      <w:r w:rsidR="00CA072B">
        <w:fldChar w:fldCharType="begin"/>
      </w:r>
      <w:r w:rsidR="00BC0CC2">
        <w:instrText xml:space="preserve"> ADDIN ZOTERO_ITEM CSL_CITATION {"citationID":"2q6quls357","properties":{"formattedCitation":"[10]","plainCitation":"[10]"},"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CA072B">
        <w:fldChar w:fldCharType="separate"/>
      </w:r>
      <w:r w:rsidR="00BC0CC2" w:rsidRPr="00BC0CC2">
        <w:t>[10]</w:t>
      </w:r>
      <w:r w:rsidR="00CA072B">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CA072B" w:rsidRPr="001B2D5E">
        <w:fldChar w:fldCharType="begin"/>
      </w:r>
      <w:r w:rsidR="00BC0CC2">
        <w:instrText xml:space="preserve"> ADDIN ZOTERO_ITEM CSL_CITATION {"citationID":"riTykUD2","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CA072B" w:rsidRPr="001B2D5E">
        <w:fldChar w:fldCharType="separate"/>
      </w:r>
      <w:r w:rsidR="00BC0CC2" w:rsidRPr="00BC0CC2">
        <w:t>[11]</w:t>
      </w:r>
      <w:r w:rsidR="00CA072B"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CA072B">
        <w:fldChar w:fldCharType="begin"/>
      </w:r>
      <w:r w:rsidR="00BC0CC2">
        <w:instrText xml:space="preserve"> ADDIN ZOTERO_ITEM CSL_CITATION {"citationID":"1ofrb7aj33","properties":{"formattedCitation":"[12]","plainCitation":"[12]"},"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CA072B">
        <w:fldChar w:fldCharType="separate"/>
      </w:r>
      <w:r w:rsidR="00BC0CC2" w:rsidRPr="00BC0CC2">
        <w:t>[12]</w:t>
      </w:r>
      <w:r w:rsidR="00CA072B">
        <w:fldChar w:fldCharType="end"/>
      </w:r>
      <w:r w:rsidRPr="001B2D5E">
        <w:t>, which is a collocated event of IPAW. Recently, another provenance model was d</w:t>
      </w:r>
      <w:r w:rsidRPr="001B2D5E">
        <w:t>e</w:t>
      </w:r>
      <w:r w:rsidRPr="001B2D5E">
        <w:t xml:space="preserve">veloped, named PROV </w:t>
      </w:r>
      <w:r w:rsidR="00CA072B" w:rsidRPr="001B2D5E">
        <w:fldChar w:fldCharType="begin"/>
      </w:r>
      <w:r w:rsidR="00BC0CC2">
        <w:instrText xml:space="preserve"> ADDIN ZOTERO_ITEM CSL_CITATION {"citationID":"pB4M6q5L","properties":{"formattedCitation":"[13]","plainCitation":"[13]"},"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accessed":{"date-parts":[["2013",3,21]]}}}],"schema":"https://github.com/citation-style-language/schema/raw/master/csl-citation.json"} </w:instrText>
      </w:r>
      <w:r w:rsidR="00CA072B" w:rsidRPr="001B2D5E">
        <w:fldChar w:fldCharType="separate"/>
      </w:r>
      <w:r w:rsidR="00BC0CC2" w:rsidRPr="00BC0CC2">
        <w:t>[13]</w:t>
      </w:r>
      <w:r w:rsidR="00CA072B"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9E5173" w:rsidRPr="001B2D5E" w:rsidRDefault="00B34235" w:rsidP="00A41C8B">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CA072B" w:rsidRPr="00A41C8B">
        <w:fldChar w:fldCharType="begin"/>
      </w:r>
      <w:r w:rsidR="00BC0CC2">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uppress-author":true}],"schema":"https://github.com/citation-style-language/schema/raw/master/csl-citation.json"} </w:instrText>
      </w:r>
      <w:r w:rsidR="00CA072B" w:rsidRPr="00A41C8B">
        <w:fldChar w:fldCharType="separate"/>
      </w:r>
      <w:r w:rsidR="00BC0CC2" w:rsidRPr="00BC0CC2">
        <w:t>[11]</w:t>
      </w:r>
      <w:r w:rsidR="00CA072B" w:rsidRPr="00A41C8B">
        <w:fldChar w:fldCharType="end"/>
      </w:r>
      <w:r w:rsidRPr="00A41C8B">
        <w:t xml:space="preserve">, a provenance graph is the record of a past or current execution, and not a description of something that could happen in the future. </w:t>
      </w:r>
      <w:r w:rsidRPr="001B2D5E">
        <w:t>The provenance graph ca</w:t>
      </w:r>
      <w:r w:rsidRPr="001B2D5E">
        <w:t>p</w:t>
      </w:r>
      <w:r w:rsidRPr="001B2D5E">
        <w:t xml:space="preserve">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t>
      </w:r>
      <w:bookmarkStart w:id="2" w:name="_Ref350442803"/>
    </w:p>
    <w:p w:rsidR="0031789B" w:rsidRPr="00596186" w:rsidRDefault="00B34235" w:rsidP="001B2D5E">
      <w:pPr>
        <w:pStyle w:val="heading1"/>
        <w:rPr>
          <w:sz w:val="24"/>
        </w:rPr>
      </w:pPr>
      <w:bookmarkStart w:id="3" w:name="_Ref350608012"/>
      <w:r w:rsidRPr="00596186">
        <w:rPr>
          <w:sz w:val="24"/>
        </w:rPr>
        <w:t xml:space="preserve">Provenance </w:t>
      </w:r>
      <w:r w:rsidR="006B7F21">
        <w:rPr>
          <w:sz w:val="24"/>
        </w:rPr>
        <w:t xml:space="preserve">Gathering </w:t>
      </w:r>
      <w:r w:rsidRPr="00596186">
        <w:rPr>
          <w:sz w:val="24"/>
        </w:rPr>
        <w:t>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CA072B">
        <w:fldChar w:fldCharType="begin"/>
      </w:r>
      <w:r>
        <w:instrText xml:space="preserve"> REF _Ref350269125 \r \h </w:instrText>
      </w:r>
      <w:r w:rsidR="00CA072B">
        <w:fldChar w:fldCharType="separate"/>
      </w:r>
      <w:r w:rsidR="00751F78">
        <w:t>3</w:t>
      </w:r>
      <w:r w:rsidR="00CA072B">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w:t>
      </w:r>
      <w:r w:rsidR="006D63C0">
        <w:t>paper</w:t>
      </w:r>
      <w:r w:rsidRPr="00764289">
        <w:t xml:space="preserve">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lastRenderedPageBreak/>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CA072B" w:rsidRDefault="00896DBC">
      <w:pPr>
        <w:keepNext/>
        <w:framePr w:hSpace="187" w:wrap="around" w:hAnchor="text" w:yAlign="bottom"/>
        <w:spacing w:after="120"/>
        <w:ind w:firstLine="0"/>
        <w:jc w:val="center"/>
      </w:pPr>
      <w:r>
        <w:rPr>
          <w:noProof/>
          <w:lang w:eastAsia="en-US"/>
        </w:rPr>
        <w:drawing>
          <wp:inline distT="0" distB="0" distL="0" distR="0">
            <wp:extent cx="2775909" cy="2039291"/>
            <wp:effectExtent l="19050" t="0" r="5391"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2774945" cy="2038583"/>
                    </a:xfrm>
                    <a:prstGeom prst="rect">
                      <a:avLst/>
                    </a:prstGeom>
                    <a:noFill/>
                    <a:ln w="9525">
                      <a:noFill/>
                      <a:miter lim="800000"/>
                      <a:headEnd/>
                      <a:tailEnd/>
                    </a:ln>
                  </pic:spPr>
                </pic:pic>
              </a:graphicData>
            </a:graphic>
          </wp:inline>
        </w:drawing>
      </w:r>
    </w:p>
    <w:p w:rsidR="00CA072B" w:rsidRDefault="00EE3D1E">
      <w:pPr>
        <w:pStyle w:val="figurecaption0"/>
        <w:framePr w:hSpace="187" w:wrap="around" w:hAnchor="text" w:yAlign="bottom"/>
      </w:pPr>
      <w:bookmarkStart w:id="4" w:name="_Ref362888898"/>
      <w:proofErr w:type="gramStart"/>
      <w:r>
        <w:rPr>
          <w:b/>
        </w:rPr>
        <w:t>Fig.</w:t>
      </w:r>
      <w:proofErr w:type="gramEnd"/>
      <w:r>
        <w:rPr>
          <w:b/>
        </w:rPr>
        <w:t xml:space="preserve"> </w:t>
      </w:r>
      <w:fldSimple w:instr=" SEQ &quot;Figure&quot; \* MERGEFORMAT ">
        <w:r w:rsidR="00751F78" w:rsidRPr="00751F78">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CA072B">
        <w:fldChar w:fldCharType="begin"/>
      </w:r>
      <w:r w:rsidR="00BC0CC2">
        <w:instrText xml:space="preserve"> ADDIN ZOTERO_ITEM CSL_CITATION {"citationID":"110f6k5t8a","properties":{"formattedCitation":"[14]","plainCitation":"[14]"},"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CA072B">
        <w:fldChar w:fldCharType="separate"/>
      </w:r>
      <w:r w:rsidR="00BC0CC2" w:rsidRPr="00BC0CC2">
        <w:t>[14]</w:t>
      </w:r>
      <w:r w:rsidR="00CA072B">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rsidR="00197485">
        <w:t xml:space="preserve"> </w:t>
      </w:r>
      <w:r w:rsidR="00CA072B">
        <w:fldChar w:fldCharType="begin"/>
      </w:r>
      <w:r w:rsidR="00197485">
        <w:instrText xml:space="preserve"> REF _Ref362888898 \h </w:instrText>
      </w:r>
      <w:r w:rsidR="00CA072B">
        <w:fldChar w:fldCharType="separate"/>
      </w:r>
      <w:r w:rsidR="00751F78">
        <w:rPr>
          <w:b/>
        </w:rPr>
        <w:t xml:space="preserve">Fig. </w:t>
      </w:r>
      <w:r w:rsidR="00751F78" w:rsidRPr="00751F78">
        <w:rPr>
          <w:b/>
          <w:noProof/>
        </w:rPr>
        <w:t>1</w:t>
      </w:r>
      <w:r w:rsidR="00CA072B">
        <w:fldChar w:fldCharType="end"/>
      </w:r>
      <w:r w:rsidRPr="00764289">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w:t>
      </w:r>
      <w:r w:rsidR="008240E9">
        <w:lastRenderedPageBreak/>
        <w:t>can</w:t>
      </w:r>
      <w:r w:rsidRPr="00764289">
        <w:t xml:space="preserve"> be recorded for</w:t>
      </w:r>
      <w:r w:rsidR="00FF382F">
        <w:t xml:space="preserve"> future</w:t>
      </w:r>
      <w:r w:rsidRPr="00764289">
        <w:t xml:space="preserve"> analysis. </w:t>
      </w:r>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5" w:name="_Ref350269138"/>
      <w:r w:rsidRPr="00596186">
        <w:rPr>
          <w:sz w:val="24"/>
        </w:rPr>
        <w:t xml:space="preserve">Provenance </w:t>
      </w:r>
      <w:bookmarkEnd w:id="5"/>
      <w:r w:rsidR="00FC73FC" w:rsidRPr="00596186">
        <w:rPr>
          <w:sz w:val="24"/>
        </w:rPr>
        <w:t>Visualization</w:t>
      </w:r>
    </w:p>
    <w:p w:rsidR="00CA072B" w:rsidRDefault="00B34235">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Provenance Flow Viewer), which </w:t>
      </w:r>
      <w:r w:rsidR="00346860">
        <w:t>uses</w:t>
      </w:r>
      <w:r w:rsidRPr="00D3580A">
        <w:t xml:space="preserve"> JUNG </w:t>
      </w:r>
      <w:r w:rsidR="00CA072B" w:rsidRPr="00D3580A">
        <w:fldChar w:fldCharType="begin"/>
      </w:r>
      <w:r w:rsidR="00BC0CC2">
        <w:instrText xml:space="preserve"> ADDIN ZOTERO_ITEM CSL_CITATION {"citationID":"o45nhs8aa","properties":{"formattedCitation":"[15]","plainCitation":"[15]"},"citationItems":[{"id":88,"uris":["http://zotero.org/users/1122386/items/PP6SG3TE"],"uri":["http://zotero.org/users/1122386/items/PP6SG3TE"],"itemData":{"id":88,"type":"webpage","title":"JUNG: Java Universal Network/Graph Framework","URL":"http://jung.sourceforge.net/","author":[{"family":"Joshua O'Madadhain","given":""},{"family":"Danyel Fisher","given":""},{"family":"Tom Nelson","given":""}],"issued":{"date-parts":[["2010"]]}}}],"schema":"https://github.com/citation-style-language/schema/raw/master/csl-citation.json"} </w:instrText>
      </w:r>
      <w:r w:rsidR="00CA072B" w:rsidRPr="00D3580A">
        <w:fldChar w:fldCharType="separate"/>
      </w:r>
      <w:r w:rsidR="00BC0CC2" w:rsidRPr="00BC0CC2">
        <w:t>[15]</w:t>
      </w:r>
      <w:r w:rsidR="00CA072B"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flow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a game flow log</w:t>
      </w:r>
      <w:r w:rsidRPr="00D3580A">
        <w:t xml:space="preserve"> that can be analyzed by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CA072B" w:rsidP="0087428D">
      <w:r>
        <w:fldChar w:fldCharType="begin"/>
      </w:r>
      <w:r w:rsidR="00373A14">
        <w:instrText xml:space="preserve"> REF _Ref356558255 \h </w:instrText>
      </w:r>
      <w:r>
        <w:fldChar w:fldCharType="separate"/>
      </w:r>
      <w:proofErr w:type="gramStart"/>
      <w:r w:rsidR="00751F78">
        <w:rPr>
          <w:b/>
        </w:rPr>
        <w:t xml:space="preserve">Fig. </w:t>
      </w:r>
      <w:r w:rsidR="00751F78" w:rsidRPr="00751F78">
        <w:rPr>
          <w:b/>
          <w:noProof/>
        </w:rPr>
        <w:t>2</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proofErr w:type="spellStart"/>
      <w:r w:rsidRPr="00E715DC">
        <w:rPr>
          <w:i/>
        </w:rPr>
        <w:t>Pro</w:t>
      </w:r>
      <w:r>
        <w:rPr>
          <w:i/>
        </w:rPr>
        <w:t>v</w:t>
      </w:r>
      <w:proofErr w:type="spellEnd"/>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 xml:space="preserve">have different shapes accord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lastRenderedPageBreak/>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 xml:space="preserve">not inter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CA072B">
        <w:fldChar w:fldCharType="begin"/>
      </w:r>
      <w:r w:rsidR="00016BD2">
        <w:instrText xml:space="preserve"> REF _Ref356558255 \h </w:instrText>
      </w:r>
      <w:r w:rsidR="00CA072B">
        <w:fldChar w:fldCharType="separate"/>
      </w:r>
      <w:r w:rsidR="00751F78">
        <w:rPr>
          <w:b/>
        </w:rPr>
        <w:t xml:space="preserve">Fig. </w:t>
      </w:r>
      <w:r w:rsidR="00751F78" w:rsidRPr="00751F78">
        <w:rPr>
          <w:b/>
          <w:noProof/>
        </w:rPr>
        <w:t>2</w:t>
      </w:r>
      <w:r w:rsidR="00CA072B">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CA072B">
        <w:fldChar w:fldCharType="begin"/>
      </w:r>
      <w:r w:rsidR="00016BD2">
        <w:instrText xml:space="preserve"> REF _Ref356558255 \h </w:instrText>
      </w:r>
      <w:r w:rsidR="00CA072B">
        <w:fldChar w:fldCharType="separate"/>
      </w:r>
      <w:r w:rsidR="00751F78">
        <w:rPr>
          <w:b/>
        </w:rPr>
        <w:t xml:space="preserve">Fig. </w:t>
      </w:r>
      <w:r w:rsidR="00751F78" w:rsidRPr="00751F78">
        <w:rPr>
          <w:b/>
          <w:noProof/>
        </w:rPr>
        <w:t>2</w:t>
      </w:r>
      <w:r w:rsidR="00CA072B">
        <w:fldChar w:fldCharType="end"/>
      </w:r>
      <w:r>
        <w:t xml:space="preserve">, where </w:t>
      </w:r>
      <w:r w:rsidRPr="00FD0A60">
        <w:t>neutral edges are dashed to emphasize their lack of im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1760131" cy="1492370"/>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1763529" cy="1495251"/>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6" w:name="_Ref356558255"/>
      <w:proofErr w:type="gramStart"/>
      <w:r>
        <w:rPr>
          <w:b/>
        </w:rPr>
        <w:t>Fig.</w:t>
      </w:r>
      <w:proofErr w:type="gramEnd"/>
      <w:r>
        <w:rPr>
          <w:b/>
        </w:rPr>
        <w:t xml:space="preserve"> </w:t>
      </w:r>
      <w:fldSimple w:instr=" SEQ &quot;Figure&quot; \* MERGEFORMAT ">
        <w:r w:rsidR="00751F78" w:rsidRPr="00751F78">
          <w:rPr>
            <w:b/>
            <w:noProof/>
          </w:rPr>
          <w:t>2</w:t>
        </w:r>
      </w:fldSimple>
      <w:bookmarkEnd w:id="6"/>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CA072B">
        <w:fldChar w:fldCharType="begin"/>
      </w:r>
      <w:r w:rsidR="00AD4635">
        <w:instrText xml:space="preserve"> REF _Ref357178673 \h </w:instrText>
      </w:r>
      <w:r w:rsidR="00CA072B">
        <w:fldChar w:fldCharType="separate"/>
      </w:r>
      <w:r w:rsidR="00751F78">
        <w:rPr>
          <w:b/>
        </w:rPr>
        <w:t xml:space="preserve">Fig. </w:t>
      </w:r>
      <w:r w:rsidR="00751F78" w:rsidRPr="00751F78">
        <w:rPr>
          <w:b/>
          <w:noProof/>
        </w:rPr>
        <w:t>3</w:t>
      </w:r>
      <w:r w:rsidR="00CA072B">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For example, edges representing expenses 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proofErr w:type="spellStart"/>
      <w:r w:rsidR="002E0DDC">
        <w:rPr>
          <w:i/>
        </w:rPr>
        <w:t>Prov</w:t>
      </w:r>
      <w:proofErr w:type="spellEnd"/>
      <w:r w:rsidR="002E0DDC">
        <w:rPr>
          <w:i/>
        </w:rPr>
        <w:t xml:space="preserve">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CA072B" w:rsidRPr="00975E62">
        <w:fldChar w:fldCharType="begin"/>
      </w:r>
      <w:r w:rsidR="00BC0CC2">
        <w:instrText xml:space="preserve"> ADDIN ZOTERO_ITEM CSL_CITATION {"citationID":"1io2lg2n20","properties":{"formattedCitation":"[16]","plainCitation":"[16]"},"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CA072B" w:rsidRPr="00975E62">
        <w:fldChar w:fldCharType="separate"/>
      </w:r>
      <w:r w:rsidR="00BC0CC2" w:rsidRPr="00BC0CC2">
        <w:t>[16]</w:t>
      </w:r>
      <w:r w:rsidR="00CA072B" w:rsidRPr="00975E62">
        <w:fldChar w:fldCharType="end"/>
      </w:r>
      <w:r w:rsidRPr="00975E62">
        <w:t xml:space="preserve">, which indicates the status of the variable using </w:t>
      </w:r>
      <w:r w:rsidR="00A86F49">
        <w:t xml:space="preserve">three colors: </w:t>
      </w:r>
      <w:r w:rsidRPr="00975E62">
        <w:t xml:space="preserve">red, yellow, </w:t>
      </w:r>
      <w:r w:rsidR="00A86F49">
        <w:t>and</w:t>
      </w:r>
      <w:r w:rsidR="00A86F49" w:rsidRPr="00975E62">
        <w:t xml:space="preserve"> </w:t>
      </w:r>
      <w:r w:rsidRPr="00975E62">
        <w:t xml:space="preserve">green. As an example, imagine that </w:t>
      </w:r>
      <w:r w:rsidRPr="00975E62">
        <w:lastRenderedPageBreak/>
        <w:t xml:space="preserve">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CA072B">
        <w:fldChar w:fldCharType="begin"/>
      </w:r>
      <w:r w:rsidR="00B206C1">
        <w:instrText xml:space="preserve"> REF _Ref358210005 \r \h </w:instrText>
      </w:r>
      <w:r w:rsidR="00CA072B">
        <w:fldChar w:fldCharType="separate"/>
      </w:r>
      <w:r w:rsidR="00751F78">
        <w:t>6</w:t>
      </w:r>
      <w:r w:rsidR="00CA072B">
        <w:fldChar w:fldCharType="end"/>
      </w:r>
      <w:r w:rsidR="00B206C1">
        <w:t xml:space="preserve"> </w:t>
      </w:r>
      <w:r w:rsidRPr="00975E62">
        <w:t>provides more examples of those features.</w:t>
      </w:r>
    </w:p>
    <w:p w:rsidR="00EE3D1E" w:rsidRDefault="00EE3D1E" w:rsidP="00EE3D1E">
      <w:pPr>
        <w:keepNext/>
        <w:framePr w:hSpace="187" w:wrap="around" w:hAnchor="text" w:yAlign="top"/>
        <w:spacing w:before="240"/>
        <w:ind w:firstLine="0"/>
        <w:jc w:val="center"/>
      </w:pPr>
      <w:r>
        <w:rPr>
          <w:noProof/>
          <w:lang w:eastAsia="en-US"/>
        </w:rPr>
        <w:drawing>
          <wp:inline distT="0" distB="0" distL="0" distR="0">
            <wp:extent cx="4181475" cy="1088453"/>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EE3D1E" w:rsidRPr="00975E62" w:rsidRDefault="00EE3D1E" w:rsidP="00EE3D1E">
      <w:pPr>
        <w:pStyle w:val="figurecaption0"/>
        <w:framePr w:hSpace="187" w:wrap="around" w:hAnchor="text" w:yAlign="top"/>
        <w:jc w:val="both"/>
      </w:pPr>
      <w:bookmarkStart w:id="7" w:name="_Ref357178673"/>
      <w:proofErr w:type="gramStart"/>
      <w:r>
        <w:rPr>
          <w:b/>
        </w:rPr>
        <w:t>Fig.</w:t>
      </w:r>
      <w:proofErr w:type="gramEnd"/>
      <w:r>
        <w:rPr>
          <w:b/>
        </w:rPr>
        <w:t xml:space="preserve"> </w:t>
      </w:r>
      <w:fldSimple w:instr=" SEQ &quot;Figure&quot; \* MERGEFORMAT ">
        <w:r w:rsidR="00751F78" w:rsidRPr="00751F78">
          <w:rPr>
            <w:b/>
            <w:noProof/>
          </w:rPr>
          <w:t>3</w:t>
        </w:r>
      </w:fldSimple>
      <w:bookmarkEnd w:id="7"/>
      <w:r>
        <w:rPr>
          <w:b/>
        </w:rPr>
        <w:t>.</w:t>
      </w:r>
      <w:r>
        <w:t xml:space="preserve"> </w:t>
      </w:r>
      <w:proofErr w:type="gramStart"/>
      <w:r w:rsidRPr="00F9446D">
        <w:t>Collapsing</w:t>
      </w:r>
      <w:r>
        <w:t xml:space="preserve"> vertices.</w:t>
      </w:r>
      <w:proofErr w:type="gramEnd"/>
      <w:r>
        <w:t xml:space="preserve"> The original state showing four </w:t>
      </w:r>
      <w:r w:rsidRPr="00F9446D">
        <w:rPr>
          <w:i/>
        </w:rPr>
        <w:t>activities</w:t>
      </w:r>
      <w:r>
        <w:t xml:space="preserve"> and two </w:t>
      </w:r>
      <w:r w:rsidRPr="00F9446D">
        <w:rPr>
          <w:i/>
        </w:rPr>
        <w:t>entities</w:t>
      </w:r>
      <w:r>
        <w:t xml:space="preserve"> with edges of the same type (a), the collapse of both </w:t>
      </w:r>
      <w:r w:rsidRPr="00F9446D">
        <w:rPr>
          <w:i/>
        </w:rPr>
        <w:t>entities</w:t>
      </w:r>
      <w:r>
        <w:t xml:space="preserve"> into one (b), and the collapse of two </w:t>
      </w:r>
      <w:r w:rsidRPr="00F9446D">
        <w:rPr>
          <w:i/>
        </w:rPr>
        <w:t>activities</w:t>
      </w:r>
      <w:r>
        <w:t>, and their respective edges since they were from the same type (c). The size of the resulting edge is bigger than the original ones as a resulting from summing each edge’s valu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ction describes alternatives to deal with</w:t>
      </w:r>
      <w:r w:rsidR="00F7456F">
        <w:t xml:space="preserve"> problems related to graph size</w:t>
      </w:r>
      <w:r w:rsidR="003F3554">
        <w:t xml:space="preserve"> and visualiza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game flow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can be identified and collapsed into a single vertex for each instance. Places visited in the game can also be collapsed into a single vertex, containing all interactions made in that location. It is also possible to collapse</w:t>
      </w:r>
      <w:r w:rsidR="00BA108C">
        <w:t xml:space="preserve"> collapsed vertices</w:t>
      </w:r>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xml:space="preserve">. This is </w:t>
      </w:r>
      <w:r w:rsidRPr="005A4C6B">
        <w:lastRenderedPageBreak/>
        <w:t>possible because provenance is analyzed from the present to the past. This way, co</w:t>
      </w:r>
      <w:r w:rsidRPr="005A4C6B">
        <w:t>m</w:t>
      </w:r>
      <w:r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 xml:space="preserve">analysis, allowing the player to identify important facts that influenced the combat outcom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should be implemented for each individual game</w:t>
      </w:r>
      <w:r w:rsidR="00C73272">
        <w:t>.</w:t>
      </w:r>
    </w:p>
    <w:p w:rsidR="00B34235" w:rsidRPr="00596186" w:rsidRDefault="00346860" w:rsidP="001B2D5E">
      <w:pPr>
        <w:pStyle w:val="heading1"/>
        <w:rPr>
          <w:sz w:val="24"/>
        </w:rPr>
      </w:pPr>
      <w:bookmarkStart w:id="8" w:name="_Ref358210005"/>
      <w:r>
        <w:rPr>
          <w:sz w:val="24"/>
        </w:rPr>
        <w:t>Case Study</w:t>
      </w:r>
      <w:bookmarkEnd w:id="8"/>
    </w:p>
    <w:p w:rsidR="00B34235" w:rsidRPr="001B2D5E" w:rsidRDefault="00B34235" w:rsidP="00A41C8B">
      <w:pPr>
        <w:pStyle w:val="p1a"/>
      </w:pPr>
      <w:r w:rsidRPr="001B2D5E">
        <w:t xml:space="preserve">We instantiated this provenance analysis infrastructure, which uses the proposed framework presented in </w:t>
      </w:r>
      <w:r w:rsidR="00CA072B" w:rsidRPr="001B2D5E">
        <w:fldChar w:fldCharType="begin"/>
      </w:r>
      <w:r w:rsidR="00BC0CC2">
        <w:instrText xml:space="preserve"> ADDIN ZOTERO_ITEM CSL_CITATION {"citationID":"20nsnnauih","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CA072B" w:rsidRPr="001B2D5E">
        <w:fldChar w:fldCharType="separate"/>
      </w:r>
      <w:r w:rsidR="009E6A19" w:rsidRPr="009E6A19">
        <w:t>[2]</w:t>
      </w:r>
      <w:r w:rsidR="00CA072B" w:rsidRPr="001B2D5E">
        <w:fldChar w:fldCharType="end"/>
      </w:r>
      <w:r w:rsidR="001368F1">
        <w:t xml:space="preserve"> and described </w:t>
      </w:r>
      <w:r w:rsidR="00A10ADC">
        <w:t xml:space="preserve">in </w:t>
      </w:r>
      <w:r w:rsidR="001368F1">
        <w:t xml:space="preserve">section </w:t>
      </w:r>
      <w:r w:rsidR="00CA072B">
        <w:fldChar w:fldCharType="begin"/>
      </w:r>
      <w:r w:rsidR="001368F1">
        <w:instrText xml:space="preserve"> REF _Ref350608012 \r \h </w:instrText>
      </w:r>
      <w:r w:rsidR="00CA072B">
        <w:fldChar w:fldCharType="separate"/>
      </w:r>
      <w:r w:rsidR="00751F78">
        <w:t>4</w:t>
      </w:r>
      <w:r w:rsidR="00CA072B">
        <w:fldChar w:fldCharType="end"/>
      </w:r>
      <w:r w:rsidR="001368F1">
        <w:t>,</w:t>
      </w:r>
      <w:r w:rsidRPr="001B2D5E">
        <w:t xml:space="preserve"> in a Software Engineering educational strategy game named SDM (Software Development Manager) </w:t>
      </w:r>
      <w:r w:rsidR="00CA072B" w:rsidRPr="001B2D5E">
        <w:fldChar w:fldCharType="begin"/>
      </w:r>
      <w:r w:rsidR="00EE3D1E">
        <w:instrText xml:space="preserve"> ADDIN ZOTERO_ITEM CSL_CITATION {"citationID":"GdBoMwTt","properties":{"formattedCitation":"[17]","plainCitation":"[17]"},"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CA072B" w:rsidRPr="001B2D5E">
        <w:fldChar w:fldCharType="separate"/>
      </w:r>
      <w:r w:rsidR="00ED41F5">
        <w:t>[17]</w:t>
      </w:r>
      <w:r w:rsidR="00CA072B"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CA072B" w:rsidRPr="001B2D5E">
        <w:fldChar w:fldCharType="begin"/>
      </w:r>
      <w:r w:rsidR="00BC0CC2">
        <w:instrText xml:space="preserve"> ADDIN ZOTERO_ITEM CSL_CITATION {"citationID":"1dopjnek5t","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CA072B" w:rsidRPr="001B2D5E">
        <w:fldChar w:fldCharType="separate"/>
      </w:r>
      <w:r w:rsidR="009E6A19" w:rsidRPr="009E6A19">
        <w:t>[2]</w:t>
      </w:r>
      <w:r w:rsidR="00CA072B"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CA072B" w:rsidRPr="001B2D5E">
        <w:fldChar w:fldCharType="begin"/>
      </w:r>
      <w:r w:rsidR="00BC0CC2">
        <w:instrText xml:space="preserve"> ADDIN ZOTERO_ITEM CSL_CITATION {"citationID":"1o13qjmbjn","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CA072B" w:rsidRPr="001B2D5E">
        <w:fldChar w:fldCharType="separate"/>
      </w:r>
      <w:r w:rsidR="009E6A19" w:rsidRPr="009E6A19">
        <w:t>[2]</w:t>
      </w:r>
      <w:r w:rsidR="00CA072B" w:rsidRPr="001B2D5E">
        <w:fldChar w:fldCharType="end"/>
      </w:r>
      <w:r w:rsidR="002C0510">
        <w:t xml:space="preserve">. </w:t>
      </w:r>
      <w:r w:rsidRPr="001B2D5E">
        <w:t xml:space="preserve">Each </w:t>
      </w:r>
      <w:r w:rsidR="00A913E3">
        <w:t>vertex</w:t>
      </w:r>
      <w:r w:rsidR="00A913E3" w:rsidRPr="001B2D5E">
        <w:t xml:space="preserve"> </w:t>
      </w:r>
      <w:r w:rsidRPr="001B2D5E">
        <w:t>co</w:t>
      </w:r>
      <w:r w:rsidRPr="001B2D5E">
        <w:t>n</w:t>
      </w:r>
      <w:r w:rsidRPr="001B2D5E">
        <w:t>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After the data is collected and extracted, a provenance graph corresponding to that scenario is generated and displayed for analysis, similar</w:t>
      </w:r>
      <w:r w:rsidR="00AF7678">
        <w:t>ly</w:t>
      </w:r>
      <w:r w:rsidR="00B34235" w:rsidRPr="001B2D5E">
        <w:t xml:space="preserve"> to the one presented by </w:t>
      </w:r>
      <w:r w:rsidR="00CA072B">
        <w:fldChar w:fldCharType="begin"/>
      </w:r>
      <w:r w:rsidR="00A913E3">
        <w:instrText xml:space="preserve"> REF _Ref356558255 \h </w:instrText>
      </w:r>
      <w:r w:rsidR="00CA072B">
        <w:fldChar w:fldCharType="separate"/>
      </w:r>
      <w:r w:rsidR="00751F78">
        <w:rPr>
          <w:b/>
        </w:rPr>
        <w:t xml:space="preserve">Fig. </w:t>
      </w:r>
      <w:r w:rsidR="00751F78" w:rsidRPr="00751F78">
        <w:rPr>
          <w:b/>
          <w:noProof/>
        </w:rPr>
        <w:t>2</w:t>
      </w:r>
      <w:r w:rsidR="00CA072B">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CA072B" w:rsidRPr="00975E62">
        <w:fldChar w:fldCharType="begin"/>
      </w:r>
      <w:r w:rsidR="00BC0CC2">
        <w:instrText xml:space="preserve"> ADDIN ZOTERO_ITEM CSL_CITATION {"citationID":"1iag3q8nc","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CA072B" w:rsidRPr="00975E62">
        <w:fldChar w:fldCharType="separate"/>
      </w:r>
      <w:r w:rsidR="009E6A19" w:rsidRPr="009E6A19">
        <w:t>[2]</w:t>
      </w:r>
      <w:r w:rsidR="00CA072B"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proofErr w:type="spellStart"/>
      <w:r w:rsidR="002E0DDC" w:rsidRPr="00975E62">
        <w:rPr>
          <w:i/>
        </w:rPr>
        <w:t>Pro</w:t>
      </w:r>
      <w:r w:rsidR="002E0DDC">
        <w:rPr>
          <w:i/>
        </w:rPr>
        <w:t>v</w:t>
      </w:r>
      <w:proofErr w:type="spellEnd"/>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6D63C0">
        <w:rPr>
          <w:rStyle w:val="FootnoteReference"/>
        </w:rPr>
        <w:footnoteReference w:id="1"/>
      </w:r>
      <w:r w:rsidR="00541476">
        <w:t xml:space="preserve">, </w:t>
      </w:r>
      <w:r w:rsidR="00CA072B">
        <w:fldChar w:fldCharType="begin"/>
      </w:r>
      <w:r w:rsidR="00C9453A">
        <w:instrText xml:space="preserve"> REF _Ref357175673 \h </w:instrText>
      </w:r>
      <w:r w:rsidR="00CA072B">
        <w:fldChar w:fldCharType="separate"/>
      </w:r>
      <w:r w:rsidR="00751F78">
        <w:rPr>
          <w:b/>
        </w:rPr>
        <w:t xml:space="preserve">Fig. </w:t>
      </w:r>
      <w:r w:rsidR="00751F78" w:rsidRPr="00751F78">
        <w:rPr>
          <w:b/>
          <w:noProof/>
        </w:rPr>
        <w:t>4</w:t>
      </w:r>
      <w:r w:rsidR="00CA072B">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751F78" w:rsidP="00C90A9E">
      <w:pPr>
        <w:spacing w:before="240" w:after="120"/>
        <w:ind w:firstLine="0"/>
        <w:jc w:val="center"/>
      </w:pPr>
      <w:r>
        <w:rPr>
          <w:noProof/>
          <w:lang w:eastAsia="en-US"/>
        </w:rPr>
        <w:drawing>
          <wp:inline distT="0" distB="0" distL="0" distR="0">
            <wp:extent cx="4381500" cy="1019175"/>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4381500" cy="1019175"/>
                    </a:xfrm>
                    <a:prstGeom prst="rect">
                      <a:avLst/>
                    </a:prstGeom>
                    <a:noFill/>
                    <a:ln w="9525">
                      <a:noFill/>
                      <a:miter lim="800000"/>
                      <a:headEnd/>
                      <a:tailEnd/>
                    </a:ln>
                  </pic:spPr>
                </pic:pic>
              </a:graphicData>
            </a:graphic>
          </wp:inline>
        </w:drawing>
      </w:r>
    </w:p>
    <w:p w:rsidR="00F132C4" w:rsidRDefault="00751F78" w:rsidP="00751F78">
      <w:pPr>
        <w:pStyle w:val="figurecaption0"/>
        <w:jc w:val="both"/>
      </w:pPr>
      <w:bookmarkStart w:id="9" w:name="_Ref357175577"/>
      <w:proofErr w:type="gramStart"/>
      <w:r>
        <w:rPr>
          <w:b/>
        </w:rPr>
        <w:t>Fig.</w:t>
      </w:r>
      <w:proofErr w:type="gramEnd"/>
      <w:r>
        <w:rPr>
          <w:b/>
        </w:rPr>
        <w:t xml:space="preserve"> </w:t>
      </w:r>
      <w:fldSimple w:instr=" SEQ &quot;Figure&quot; \* MERGEFORMAT ">
        <w:r>
          <w:rPr>
            <w:b/>
            <w:noProof/>
          </w:rPr>
          <w:t>4</w:t>
        </w:r>
      </w:fldSimple>
      <w:r>
        <w:rPr>
          <w:b/>
        </w:rPr>
        <w:t>.</w:t>
      </w:r>
      <w:r>
        <w:t xml:space="preserve"> </w:t>
      </w:r>
      <w:r w:rsidR="00F132C4" w:rsidRPr="00751F78">
        <w:t>An</w:t>
      </w:r>
      <w:r w:rsidR="00F132C4" w:rsidRPr="008074E8">
        <w:t xml:space="preserve"> example of credits status filter</w:t>
      </w:r>
      <w:r>
        <w:t xml:space="preserve"> (a)</w:t>
      </w:r>
      <w:bookmarkEnd w:id="9"/>
      <w:r>
        <w:t xml:space="preserve"> and</w:t>
      </w:r>
      <w:r w:rsidR="00F132C4" w:rsidRPr="00111BC6">
        <w:rPr>
          <w:noProof/>
        </w:rPr>
        <w:t xml:space="preserve"> </w:t>
      </w:r>
      <w:r>
        <w:rPr>
          <w:noProof/>
        </w:rPr>
        <w:t xml:space="preserve">the </w:t>
      </w:r>
      <w:r>
        <w:t>n</w:t>
      </w:r>
      <w:r w:rsidRPr="008537B9">
        <w:t>on-collapsed</w:t>
      </w:r>
      <w:r>
        <w:t xml:space="preserve"> provenance</w:t>
      </w:r>
      <w:r w:rsidRPr="008074E8">
        <w:t xml:space="preserve"> graph </w:t>
      </w:r>
      <w:r>
        <w:t>using filter: Morale</w:t>
      </w:r>
    </w:p>
    <w:p w:rsidR="00541476" w:rsidRDefault="00CA072B" w:rsidP="00C9453A">
      <w:r>
        <w:fldChar w:fldCharType="begin"/>
      </w:r>
      <w:r w:rsidR="00C9453A">
        <w:instrText xml:space="preserve"> REF _Ref357175673 \h </w:instrText>
      </w:r>
      <w:r>
        <w:fldChar w:fldCharType="separate"/>
      </w:r>
      <w:r w:rsidR="00751F78">
        <w:rPr>
          <w:b/>
        </w:rPr>
        <w:t xml:space="preserve">Fig. </w:t>
      </w:r>
      <w:r w:rsidR="00751F78" w:rsidRPr="00751F78">
        <w:rPr>
          <w:b/>
          <w:noProof/>
        </w:rPr>
        <w:t>4</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r w:rsidR="00751F78">
        <w:t>g</w:t>
      </w:r>
      <w:r w:rsidR="00C9453A">
        <w:t>.</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751F78">
        <w:t xml:space="preserve"> </w:t>
      </w:r>
      <w:r w:rsidR="00CA072B">
        <w:fldChar w:fldCharType="begin"/>
      </w:r>
      <w:r w:rsidR="00751F78">
        <w:instrText xml:space="preserve"> REF _Ref357175673 \h </w:instrText>
      </w:r>
      <w:r w:rsidR="00CA072B">
        <w:fldChar w:fldCharType="separate"/>
      </w:r>
      <w:r w:rsidR="00751F78">
        <w:rPr>
          <w:b/>
        </w:rPr>
        <w:t xml:space="preserve">Fig. </w:t>
      </w:r>
      <w:r w:rsidR="00751F78" w:rsidRPr="00751F78">
        <w:rPr>
          <w:b/>
          <w:noProof/>
        </w:rPr>
        <w:t>4</w:t>
      </w:r>
      <w:r w:rsidR="00CA072B">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xml:space="preserve">, then there is a problem that requires immediate attention. However, hiring an employee causes the player to lose </w:t>
      </w:r>
      <w:r w:rsidR="00EC6E88">
        <w:lastRenderedPageBreak/>
        <w:t>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DE6385" w:rsidRDefault="00DE6385" w:rsidP="00DE6385">
      <w:pPr>
        <w:framePr w:hSpace="187" w:wrap="around" w:hAnchor="text" w:yAlign="bottom"/>
        <w:ind w:firstLine="0"/>
        <w:jc w:val="center"/>
      </w:pPr>
      <w:r>
        <w:rPr>
          <w:noProof/>
          <w:lang w:eastAsia="en-US"/>
        </w:rPr>
        <w:drawing>
          <wp:inline distT="0" distB="0" distL="0" distR="0">
            <wp:extent cx="4419600" cy="2657475"/>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4419600" cy="2657475"/>
                    </a:xfrm>
                    <a:prstGeom prst="rect">
                      <a:avLst/>
                    </a:prstGeom>
                    <a:noFill/>
                    <a:ln w="9525">
                      <a:noFill/>
                      <a:miter lim="800000"/>
                      <a:headEnd/>
                      <a:tailEnd/>
                    </a:ln>
                  </pic:spPr>
                </pic:pic>
              </a:graphicData>
            </a:graphic>
          </wp:inline>
        </w:drawing>
      </w:r>
    </w:p>
    <w:p w:rsidR="00DE6385" w:rsidRDefault="00DE6385" w:rsidP="00DE6385">
      <w:pPr>
        <w:pStyle w:val="figurecaption0"/>
        <w:framePr w:hSpace="187" w:wrap="around" w:hAnchor="text" w:yAlign="bottom"/>
        <w:jc w:val="both"/>
      </w:pPr>
      <w:bookmarkStart w:id="10" w:name="_Ref356744283"/>
      <w:proofErr w:type="gramStart"/>
      <w:r>
        <w:rPr>
          <w:b/>
        </w:rPr>
        <w:t>Fig.</w:t>
      </w:r>
      <w:proofErr w:type="gramEnd"/>
      <w:r>
        <w:rPr>
          <w:b/>
        </w:rPr>
        <w:t xml:space="preserve"> </w:t>
      </w:r>
      <w:fldSimple w:instr=" SEQ &quot;Figure&quot; \* MERGEFORMAT ">
        <w:r w:rsidR="00751F78" w:rsidRPr="00751F78">
          <w:rPr>
            <w:b/>
            <w:noProof/>
          </w:rPr>
          <w:t>5</w:t>
        </w:r>
      </w:fldSimple>
      <w:bookmarkEnd w:id="10"/>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 Graph u</w:t>
      </w:r>
      <w:r w:rsidRPr="008074E8">
        <w:t xml:space="preserve">sing </w:t>
      </w:r>
      <w:r>
        <w:t>different display features</w:t>
      </w:r>
      <w:r w:rsidRPr="008074E8">
        <w:t xml:space="preserve">: </w:t>
      </w:r>
      <w:r>
        <w:t xml:space="preserve">default mode displaying edge values (a), </w:t>
      </w:r>
      <w:r w:rsidRPr="008074E8">
        <w:t>working hours</w:t>
      </w:r>
      <w:r>
        <w:t xml:space="preserve"> (b), stamina (c), and morale (d)</w:t>
      </w:r>
      <w:r w:rsidRPr="008074E8">
        <w:t>.</w:t>
      </w:r>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CA072B">
        <w:fldChar w:fldCharType="begin"/>
      </w:r>
      <w:r w:rsidR="00A24654">
        <w:instrText xml:space="preserve"> REF _Ref356744283 \h </w:instrText>
      </w:r>
      <w:r w:rsidR="00CA072B">
        <w:fldChar w:fldCharType="separate"/>
      </w:r>
      <w:r w:rsidR="00751F78">
        <w:rPr>
          <w:b/>
        </w:rPr>
        <w:t xml:space="preserve">Fig. </w:t>
      </w:r>
      <w:r w:rsidR="00751F78" w:rsidRPr="00751F78">
        <w:rPr>
          <w:b/>
          <w:noProof/>
        </w:rPr>
        <w:t>5</w:t>
      </w:r>
      <w:r w:rsidR="00CA072B">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or by adding a filter, as shown in</w:t>
      </w:r>
      <w:r w:rsidR="00DE6385">
        <w:t xml:space="preserve"> </w:t>
      </w:r>
      <w:r w:rsidR="00CA072B">
        <w:fldChar w:fldCharType="begin"/>
      </w:r>
      <w:r w:rsidR="00DE6385">
        <w:instrText xml:space="preserve"> REF _Ref356744283 \h </w:instrText>
      </w:r>
      <w:r w:rsidR="00CA072B">
        <w:fldChar w:fldCharType="separate"/>
      </w:r>
      <w:r w:rsidR="00751F78">
        <w:rPr>
          <w:b/>
        </w:rPr>
        <w:t xml:space="preserve">Fig. </w:t>
      </w:r>
      <w:r w:rsidR="00751F78" w:rsidRPr="00751F78">
        <w:rPr>
          <w:b/>
          <w:noProof/>
        </w:rPr>
        <w:t>5</w:t>
      </w:r>
      <w:r w:rsidR="00CA072B">
        <w:fldChar w:fldCharType="end"/>
      </w:r>
      <w:r w:rsidRPr="00975E62">
        <w:t>.</w:t>
      </w:r>
    </w:p>
    <w:p w:rsidR="00C647C3" w:rsidRDefault="00C647C3" w:rsidP="00C647C3">
      <w:r w:rsidRPr="00975E62">
        <w:t xml:space="preserve">In </w:t>
      </w:r>
      <w:r w:rsidR="00CA072B">
        <w:fldChar w:fldCharType="begin"/>
      </w:r>
      <w:r w:rsidR="00DE6385">
        <w:instrText xml:space="preserve"> REF _Ref356744283 \h </w:instrText>
      </w:r>
      <w:r w:rsidR="00CA072B">
        <w:fldChar w:fldCharType="separate"/>
      </w:r>
      <w:r w:rsidR="00751F78">
        <w:rPr>
          <w:b/>
        </w:rPr>
        <w:t xml:space="preserve">Fig. </w:t>
      </w:r>
      <w:r w:rsidR="00751F78" w:rsidRPr="00751F78">
        <w:rPr>
          <w:b/>
          <w:noProof/>
        </w:rPr>
        <w:t>5</w:t>
      </w:r>
      <w:r w:rsidR="00CA072B">
        <w:fldChar w:fldCharType="end"/>
      </w:r>
      <w:r w:rsidR="00197485">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w:t>
      </w:r>
      <w:r w:rsidRPr="00975E62">
        <w:lastRenderedPageBreak/>
        <w:t xml:space="preserve">mainly due the change on his daily working time. However, if we look at </w:t>
      </w:r>
      <w:r>
        <w:t>vertex</w:t>
      </w:r>
      <w:r w:rsidRPr="00975E62">
        <w:t xml:space="preserve"> 4, we can see a drop in his productivity.</w:t>
      </w:r>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11" w:name="_Ref341897928"/>
      <w:r w:rsidRPr="00596186">
        <w:rPr>
          <w:sz w:val="24"/>
        </w:rPr>
        <w:t>C</w:t>
      </w:r>
      <w:bookmarkEnd w:id="11"/>
      <w:r w:rsidRPr="00596186">
        <w:rPr>
          <w:sz w:val="24"/>
        </w:rP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A20CA1">
        <w:t xml:space="preserve"> modeling and</w:t>
      </w:r>
      <w:r w:rsidR="006543F0">
        <w:t xml:space="preserve"> analysis</w:t>
      </w:r>
      <w:r w:rsidR="006917E8">
        <w:t>, levera</w:t>
      </w:r>
      <w:r w:rsidR="006917E8">
        <w:t>g</w:t>
      </w:r>
      <w:r w:rsidR="006917E8">
        <w:t xml:space="preserve">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eplay</w:t>
      </w:r>
      <w:proofErr w:type="spellEnd"/>
      <w:r w:rsidR="006543F0">
        <w:t xml:space="preserve">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12" w:name="_GoBack"/>
      <w:bookmarkEnd w:id="12"/>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lastRenderedPageBreak/>
        <w:t>References</w:t>
      </w:r>
    </w:p>
    <w:p w:rsidR="00CA072B" w:rsidRDefault="00CA072B">
      <w:pPr>
        <w:pStyle w:val="Bibliography"/>
        <w:rPr>
          <w:sz w:val="18"/>
        </w:rPr>
      </w:pPr>
      <w:r w:rsidRPr="00F25228">
        <w:fldChar w:fldCharType="begin"/>
      </w:r>
      <w:r w:rsidR="00EE3D1E">
        <w:instrText xml:space="preserve"> ADDIN ZOTERO_BIBL {"custom":[]} CSL_BIBLIOGRAPHY </w:instrText>
      </w:r>
      <w:r w:rsidRPr="00F25228">
        <w:fldChar w:fldCharType="separate"/>
      </w:r>
      <w:r w:rsidR="00ED41F5" w:rsidRPr="00ED41F5">
        <w:rPr>
          <w:sz w:val="18"/>
        </w:rPr>
        <w:t>1.</w:t>
      </w:r>
      <w:r w:rsidR="00ED41F5" w:rsidRPr="00ED41F5">
        <w:rPr>
          <w:sz w:val="18"/>
        </w:rPr>
        <w:tab/>
        <w:t xml:space="preserve"> Davis, J., Steury, K., Pagulayan, R.: A survey method for assessing perceptions of a game: The consumer playtest in game design. Game Studies. 5, (2005).</w:t>
      </w:r>
    </w:p>
    <w:p w:rsidR="00CA072B" w:rsidRDefault="00ED41F5">
      <w:pPr>
        <w:pStyle w:val="Bibliography"/>
        <w:rPr>
          <w:sz w:val="18"/>
        </w:rPr>
      </w:pPr>
      <w:r w:rsidRPr="00ED41F5">
        <w:rPr>
          <w:sz w:val="18"/>
        </w:rPr>
        <w:t>2.</w:t>
      </w:r>
      <w:r w:rsidRPr="00ED41F5">
        <w:rPr>
          <w:sz w:val="18"/>
        </w:rPr>
        <w:tab/>
        <w:t xml:space="preserve"> Kohwalter, T., Clua, E., Murta, L.: Provenance in Games. Brazilian Symposium on Games and Digital Entertainment (SBGAMES). (2012).</w:t>
      </w:r>
    </w:p>
    <w:p w:rsidR="00CA072B" w:rsidRDefault="00ED41F5">
      <w:pPr>
        <w:pStyle w:val="Bibliography"/>
        <w:rPr>
          <w:sz w:val="18"/>
        </w:rPr>
      </w:pPr>
      <w:r w:rsidRPr="00ED41F5">
        <w:rPr>
          <w:sz w:val="18"/>
        </w:rPr>
        <w:t>3.</w:t>
      </w:r>
      <w:r w:rsidRPr="00ED41F5">
        <w:rPr>
          <w:sz w:val="18"/>
        </w:rPr>
        <w:tab/>
        <w:t xml:space="preserve"> Freire, J., Koop, D., Santos, E., Silva, C.T.: Provenance for Computational Tasks: A Survey. Computing in Science Engineering. 10, 11 –21 (2008).</w:t>
      </w:r>
    </w:p>
    <w:p w:rsidR="00CA072B" w:rsidRDefault="00ED41F5">
      <w:pPr>
        <w:pStyle w:val="Bibliography"/>
        <w:rPr>
          <w:sz w:val="18"/>
        </w:rPr>
      </w:pPr>
      <w:r w:rsidRPr="00ED41F5">
        <w:rPr>
          <w:sz w:val="18"/>
        </w:rPr>
        <w:t>4.</w:t>
      </w:r>
      <w:r w:rsidRPr="00ED41F5">
        <w:rPr>
          <w:sz w:val="18"/>
        </w:rPr>
        <w:tab/>
        <w:t xml:space="preserve"> Warren, C.: Game Analysis Using Resource-Infrastructure-Action Flow, http://ficial.wordpress.com/2011/10/23/game-analysis-using-resource-infrastructure-action-flow/.</w:t>
      </w:r>
    </w:p>
    <w:p w:rsidR="00CA072B" w:rsidRDefault="00ED41F5" w:rsidP="002F68F1">
      <w:pPr>
        <w:pStyle w:val="Bibliography"/>
        <w:spacing w:line="220" w:lineRule="atLeast"/>
        <w:ind w:left="389" w:hanging="389"/>
        <w:rPr>
          <w:sz w:val="18"/>
        </w:rPr>
      </w:pPr>
      <w:r w:rsidRPr="00ED41F5">
        <w:rPr>
          <w:sz w:val="18"/>
        </w:rPr>
        <w:t>5.</w:t>
      </w:r>
      <w:r w:rsidRPr="00ED41F5">
        <w:rPr>
          <w:sz w:val="18"/>
        </w:rPr>
        <w:tab/>
        <w:t xml:space="preserve"> Consalvo, Mi., Dutton, N.: Game analysis: Developing a methodological toolkit for the qualitative study of games. Game Studies. </w:t>
      </w:r>
      <w:proofErr w:type="gramStart"/>
      <w:r w:rsidRPr="00ED41F5">
        <w:rPr>
          <w:sz w:val="18"/>
        </w:rPr>
        <w:t>6, (2006).</w:t>
      </w:r>
      <w:proofErr w:type="gramEnd"/>
    </w:p>
    <w:p w:rsidR="00CA072B" w:rsidRDefault="00ED41F5">
      <w:pPr>
        <w:pStyle w:val="Bibliography"/>
        <w:rPr>
          <w:sz w:val="18"/>
        </w:rPr>
      </w:pPr>
      <w:r w:rsidRPr="00ED41F5">
        <w:rPr>
          <w:sz w:val="18"/>
        </w:rPr>
        <w:t>6.</w:t>
      </w:r>
      <w:r w:rsidRPr="00ED41F5">
        <w:rPr>
          <w:sz w:val="18"/>
        </w:rPr>
        <w:tab/>
        <w:t xml:space="preserve"> Andersen, E., Liu, Y.-E., Apter, E., Boucher-Genesse, F., Popović, Z.: Gameplay analysis through state projection. Foundations of Digital Games (FDG). 1–8 (2010).</w:t>
      </w:r>
    </w:p>
    <w:p w:rsidR="00CA072B" w:rsidRDefault="00ED41F5">
      <w:pPr>
        <w:pStyle w:val="Bibliography"/>
        <w:rPr>
          <w:sz w:val="18"/>
        </w:rPr>
      </w:pPr>
      <w:r w:rsidRPr="00ED41F5">
        <w:rPr>
          <w:sz w:val="18"/>
        </w:rPr>
        <w:t>7.</w:t>
      </w:r>
      <w:r w:rsidRPr="00ED41F5">
        <w:rPr>
          <w:sz w:val="18"/>
        </w:rPr>
        <w:tab/>
        <w:t xml:space="preserve"> Wulff, M., Hansen, M., Thurau, C.: GameAnalytics For Game Developers Know the facts Improve and Monetize, http://www.gameanalytics.com/.</w:t>
      </w:r>
    </w:p>
    <w:p w:rsidR="00CA072B" w:rsidRDefault="00ED41F5">
      <w:pPr>
        <w:pStyle w:val="Bibliography"/>
        <w:rPr>
          <w:sz w:val="18"/>
        </w:rPr>
      </w:pPr>
      <w:r w:rsidRPr="00ED41F5">
        <w:rPr>
          <w:sz w:val="18"/>
        </w:rPr>
        <w:t>8.</w:t>
      </w:r>
      <w:r w:rsidRPr="00ED41F5">
        <w:rPr>
          <w:sz w:val="18"/>
        </w:rPr>
        <w:tab/>
        <w:t xml:space="preserve"> Higgins, T.: Unity - 3D Game Engine, http://unity3d.com/.</w:t>
      </w:r>
    </w:p>
    <w:p w:rsidR="00CA072B" w:rsidRDefault="00ED41F5">
      <w:pPr>
        <w:pStyle w:val="Bibliography"/>
        <w:rPr>
          <w:sz w:val="18"/>
        </w:rPr>
      </w:pPr>
      <w:r w:rsidRPr="00ED41F5">
        <w:rPr>
          <w:sz w:val="18"/>
        </w:rPr>
        <w:t>9.</w:t>
      </w:r>
      <w:r w:rsidRPr="00ED41F5">
        <w:rPr>
          <w:sz w:val="18"/>
        </w:rPr>
        <w:tab/>
        <w:t xml:space="preserve"> PREMIS Working Group: Data Dictionary for Preservation Metadata. Implementation Strategies (PREMIS), OCLC Online Computer Library Center &amp; Research Libraries Group (2005).</w:t>
      </w:r>
    </w:p>
    <w:p w:rsidR="00CA072B" w:rsidRDefault="00ED41F5">
      <w:pPr>
        <w:pStyle w:val="Bibliography"/>
        <w:rPr>
          <w:sz w:val="18"/>
        </w:rPr>
      </w:pPr>
      <w:r w:rsidRPr="00ED41F5">
        <w:rPr>
          <w:sz w:val="18"/>
        </w:rPr>
        <w:t>10.</w:t>
      </w:r>
      <w:r w:rsidRPr="00ED41F5">
        <w:rPr>
          <w:sz w:val="18"/>
        </w:rPr>
        <w:tab/>
        <w:t xml:space="preserve"> Moreau, L., Foster, I., Freire, J., Frew, J., Groth, P., McGuiness, D.: IPAW, http://www.ipaw.info/.</w:t>
      </w:r>
    </w:p>
    <w:p w:rsidR="00CA072B" w:rsidRDefault="00ED41F5">
      <w:pPr>
        <w:pStyle w:val="Bibliography"/>
        <w:rPr>
          <w:sz w:val="18"/>
        </w:rPr>
      </w:pPr>
      <w:r w:rsidRPr="00ED41F5">
        <w:rPr>
          <w:sz w:val="18"/>
        </w:rPr>
        <w:t>11.</w:t>
      </w:r>
      <w:r w:rsidRPr="00ED41F5">
        <w:rPr>
          <w:sz w:val="18"/>
        </w:rPr>
        <w:tab/>
        <w:t xml:space="preserve"> Moreau, L., Clifford, B., Freire, J., Futrelle, J., Gil, Y., Groth, P., Kwasnikowska, N., Miles, S., Missier, P., Myers, J., Plale, B., Simmhan, Y., Stephan, E., den Bussche, J.V.: The Open Provenance Model core specification (v1.1). Future Generation Computer Sy</w:t>
      </w:r>
      <w:r w:rsidRPr="00ED41F5">
        <w:rPr>
          <w:sz w:val="18"/>
        </w:rPr>
        <w:t>s</w:t>
      </w:r>
      <w:r w:rsidRPr="00ED41F5">
        <w:rPr>
          <w:sz w:val="18"/>
        </w:rPr>
        <w:t>tems. 27, 743–756 (2007).</w:t>
      </w:r>
    </w:p>
    <w:p w:rsidR="00CA072B" w:rsidRDefault="00ED41F5">
      <w:pPr>
        <w:pStyle w:val="Bibliography"/>
        <w:rPr>
          <w:sz w:val="18"/>
        </w:rPr>
      </w:pPr>
      <w:r w:rsidRPr="00ED41F5">
        <w:rPr>
          <w:sz w:val="18"/>
        </w:rPr>
        <w:t>12.</w:t>
      </w:r>
      <w:r w:rsidRPr="00ED41F5">
        <w:rPr>
          <w:sz w:val="18"/>
        </w:rPr>
        <w:tab/>
        <w:t xml:space="preserve"> Miles, S., Heasley, J., Szalay, A., Moreau, L., Groth, P.: Provenance Challenge WIKI, http://twiki.ipaw.info/bin/view/Challenge/.</w:t>
      </w:r>
    </w:p>
    <w:p w:rsidR="00CA072B" w:rsidRDefault="00ED41F5">
      <w:pPr>
        <w:pStyle w:val="Bibliography"/>
        <w:rPr>
          <w:sz w:val="18"/>
        </w:rPr>
      </w:pPr>
      <w:r w:rsidRPr="00ED41F5">
        <w:rPr>
          <w:sz w:val="18"/>
        </w:rPr>
        <w:t>13.</w:t>
      </w:r>
      <w:r w:rsidRPr="00ED41F5">
        <w:rPr>
          <w:sz w:val="18"/>
        </w:rPr>
        <w:tab/>
        <w:t xml:space="preserve"> Moreau, L., Missier, P.: PROV-DM: The PROV Data Model, http://www.w3.org/TR/prov-dm/.</w:t>
      </w:r>
    </w:p>
    <w:p w:rsidR="00CA072B" w:rsidRDefault="00ED41F5">
      <w:pPr>
        <w:pStyle w:val="Bibliography"/>
        <w:rPr>
          <w:sz w:val="18"/>
        </w:rPr>
      </w:pPr>
      <w:r w:rsidRPr="00ED41F5">
        <w:rPr>
          <w:sz w:val="18"/>
        </w:rPr>
        <w:t>14.</w:t>
      </w:r>
      <w:r w:rsidRPr="00ED41F5">
        <w:rPr>
          <w:sz w:val="18"/>
        </w:rPr>
        <w:tab/>
        <w:t xml:space="preserve"> Moret, B.: Decision Trees and Diagrams. ACM Computing Surveys (CSUR). 14, 593–623 (1982).</w:t>
      </w:r>
    </w:p>
    <w:p w:rsidR="00CA072B" w:rsidRDefault="00ED41F5">
      <w:pPr>
        <w:pStyle w:val="Bibliography"/>
        <w:rPr>
          <w:sz w:val="18"/>
        </w:rPr>
      </w:pPr>
      <w:r w:rsidRPr="00ED41F5">
        <w:rPr>
          <w:sz w:val="18"/>
        </w:rPr>
        <w:t>15.</w:t>
      </w:r>
      <w:r w:rsidRPr="00ED41F5">
        <w:rPr>
          <w:sz w:val="18"/>
        </w:rPr>
        <w:tab/>
        <w:t xml:space="preserve"> Joshua O’Madadhain, Danyel Fisher, Tom Nelson: JUNG: Java Universal Ne</w:t>
      </w:r>
      <w:r w:rsidRPr="00ED41F5">
        <w:rPr>
          <w:sz w:val="18"/>
        </w:rPr>
        <w:t>t</w:t>
      </w:r>
      <w:r w:rsidRPr="00ED41F5">
        <w:rPr>
          <w:sz w:val="18"/>
        </w:rPr>
        <w:t>work/Graph Framework, http://jung.sourceforge.net/.</w:t>
      </w:r>
    </w:p>
    <w:p w:rsidR="00CA072B" w:rsidRDefault="00ED41F5">
      <w:pPr>
        <w:pStyle w:val="Bibliography"/>
        <w:rPr>
          <w:sz w:val="18"/>
        </w:rPr>
      </w:pPr>
      <w:r w:rsidRPr="00ED41F5">
        <w:rPr>
          <w:sz w:val="18"/>
        </w:rPr>
        <w:t>16.</w:t>
      </w:r>
      <w:r w:rsidRPr="00ED41F5">
        <w:rPr>
          <w:sz w:val="18"/>
        </w:rPr>
        <w:tab/>
        <w:t xml:space="preserve"> Diehl, S.: Software Visualization: Visualizing the Structure, Behaviour, and Evolution of Software. Springer (2007).</w:t>
      </w:r>
    </w:p>
    <w:p w:rsidR="00CA072B" w:rsidRDefault="00ED41F5">
      <w:pPr>
        <w:pStyle w:val="Bibliography"/>
        <w:rPr>
          <w:sz w:val="18"/>
        </w:rPr>
      </w:pPr>
      <w:r w:rsidRPr="00ED41F5">
        <w:rPr>
          <w:sz w:val="18"/>
        </w:rPr>
        <w:t>17.</w:t>
      </w:r>
      <w:r w:rsidRPr="00ED41F5">
        <w:rPr>
          <w:sz w:val="18"/>
        </w:rPr>
        <w:tab/>
        <w:t xml:space="preserve"> Kohwalter, T., Clua, E., Murta, L.: SDM – An Educational Game for Software Enginee</w:t>
      </w:r>
      <w:r w:rsidRPr="00ED41F5">
        <w:rPr>
          <w:sz w:val="18"/>
        </w:rPr>
        <w:t>r</w:t>
      </w:r>
      <w:r w:rsidRPr="00ED41F5">
        <w:rPr>
          <w:sz w:val="18"/>
        </w:rPr>
        <w:t>ing. Brazilian Symposium on Games and Digital Entertainment (SBGAMES). 222–231 (2011).</w:t>
      </w:r>
    </w:p>
    <w:p w:rsidR="00896DBC" w:rsidRDefault="00CA072B">
      <w:pPr>
        <w:pStyle w:val="Bibliography"/>
      </w:pPr>
      <w:r w:rsidRPr="00F25228">
        <w:fldChar w:fldCharType="end"/>
      </w:r>
    </w:p>
    <w:sectPr w:rsidR="00896DBC" w:rsidSect="00A41BF3">
      <w:type w:val="continuous"/>
      <w:pgSz w:w="11906" w:h="16838" w:code="1"/>
      <w:pgMar w:top="2948" w:right="2494" w:bottom="2948" w:left="2494" w:header="2381" w:footer="232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5D62" w:rsidRDefault="005D5D62" w:rsidP="00B34235">
      <w:r>
        <w:separator/>
      </w:r>
    </w:p>
  </w:endnote>
  <w:endnote w:type="continuationSeparator" w:id="0">
    <w:p w:rsidR="005D5D62" w:rsidRDefault="005D5D62"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5D62" w:rsidRDefault="005D5D62" w:rsidP="00B34235">
      <w:r>
        <w:separator/>
      </w:r>
    </w:p>
  </w:footnote>
  <w:footnote w:type="continuationSeparator" w:id="0">
    <w:p w:rsidR="005D5D62" w:rsidRDefault="005D5D62" w:rsidP="00B34235">
      <w:r>
        <w:continuationSeparator/>
      </w:r>
    </w:p>
  </w:footnote>
  <w:footnote w:id="1">
    <w:p w:rsidR="00682040" w:rsidRDefault="00682040">
      <w:pPr>
        <w:pStyle w:val="FootnoteText"/>
      </w:pPr>
      <w:r w:rsidRPr="006D63C0">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E0D73"/>
    <w:rsid w:val="000E3B78"/>
    <w:rsid w:val="000F1503"/>
    <w:rsid w:val="000F3B68"/>
    <w:rsid w:val="00110BC7"/>
    <w:rsid w:val="00111BC6"/>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97485"/>
    <w:rsid w:val="001A24D9"/>
    <w:rsid w:val="001A27C7"/>
    <w:rsid w:val="001B06A8"/>
    <w:rsid w:val="001B2D5E"/>
    <w:rsid w:val="001B2EF9"/>
    <w:rsid w:val="001C570A"/>
    <w:rsid w:val="001C660B"/>
    <w:rsid w:val="001C6EF8"/>
    <w:rsid w:val="001D0247"/>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2F68F1"/>
    <w:rsid w:val="003040B3"/>
    <w:rsid w:val="00314D21"/>
    <w:rsid w:val="0031789B"/>
    <w:rsid w:val="00320040"/>
    <w:rsid w:val="00323052"/>
    <w:rsid w:val="00334033"/>
    <w:rsid w:val="003426AD"/>
    <w:rsid w:val="00346860"/>
    <w:rsid w:val="00350197"/>
    <w:rsid w:val="003520C2"/>
    <w:rsid w:val="00357840"/>
    <w:rsid w:val="003615FA"/>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53FE"/>
    <w:rsid w:val="003E2DB2"/>
    <w:rsid w:val="003F0B25"/>
    <w:rsid w:val="003F3554"/>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04B0"/>
    <w:rsid w:val="00495491"/>
    <w:rsid w:val="004A5101"/>
    <w:rsid w:val="004A5B2B"/>
    <w:rsid w:val="004D72B8"/>
    <w:rsid w:val="004E620E"/>
    <w:rsid w:val="00501C3B"/>
    <w:rsid w:val="0051365B"/>
    <w:rsid w:val="00521851"/>
    <w:rsid w:val="005267A5"/>
    <w:rsid w:val="0052707F"/>
    <w:rsid w:val="00541476"/>
    <w:rsid w:val="0054312F"/>
    <w:rsid w:val="00545E0B"/>
    <w:rsid w:val="005614AE"/>
    <w:rsid w:val="005756AC"/>
    <w:rsid w:val="00577160"/>
    <w:rsid w:val="00586B4F"/>
    <w:rsid w:val="00586BCC"/>
    <w:rsid w:val="00587CA8"/>
    <w:rsid w:val="00595D6A"/>
    <w:rsid w:val="00596186"/>
    <w:rsid w:val="005A4C6B"/>
    <w:rsid w:val="005A6FD9"/>
    <w:rsid w:val="005B520E"/>
    <w:rsid w:val="005B534F"/>
    <w:rsid w:val="005C543A"/>
    <w:rsid w:val="005D17D0"/>
    <w:rsid w:val="005D5D62"/>
    <w:rsid w:val="005F04AD"/>
    <w:rsid w:val="005F607C"/>
    <w:rsid w:val="00603A4B"/>
    <w:rsid w:val="00604C60"/>
    <w:rsid w:val="00607311"/>
    <w:rsid w:val="00611B2E"/>
    <w:rsid w:val="00624589"/>
    <w:rsid w:val="006464C2"/>
    <w:rsid w:val="0065009E"/>
    <w:rsid w:val="006543F0"/>
    <w:rsid w:val="006663EA"/>
    <w:rsid w:val="00666BA7"/>
    <w:rsid w:val="006759DE"/>
    <w:rsid w:val="00682040"/>
    <w:rsid w:val="00691372"/>
    <w:rsid w:val="006917E8"/>
    <w:rsid w:val="00694D03"/>
    <w:rsid w:val="00694F71"/>
    <w:rsid w:val="0069583C"/>
    <w:rsid w:val="006A70A8"/>
    <w:rsid w:val="006B318F"/>
    <w:rsid w:val="006B338A"/>
    <w:rsid w:val="006B7F21"/>
    <w:rsid w:val="006C7142"/>
    <w:rsid w:val="006D0174"/>
    <w:rsid w:val="006D63C0"/>
    <w:rsid w:val="006E3B1E"/>
    <w:rsid w:val="006E6658"/>
    <w:rsid w:val="006E7DC7"/>
    <w:rsid w:val="00700221"/>
    <w:rsid w:val="00704020"/>
    <w:rsid w:val="007272CA"/>
    <w:rsid w:val="007307F5"/>
    <w:rsid w:val="00736489"/>
    <w:rsid w:val="007450B4"/>
    <w:rsid w:val="00751F78"/>
    <w:rsid w:val="007541C3"/>
    <w:rsid w:val="00763B87"/>
    <w:rsid w:val="00764289"/>
    <w:rsid w:val="00766B90"/>
    <w:rsid w:val="007745C9"/>
    <w:rsid w:val="00797566"/>
    <w:rsid w:val="00797794"/>
    <w:rsid w:val="007A4768"/>
    <w:rsid w:val="007A595C"/>
    <w:rsid w:val="007A5966"/>
    <w:rsid w:val="007B4B9F"/>
    <w:rsid w:val="007C2FF2"/>
    <w:rsid w:val="007D240F"/>
    <w:rsid w:val="007D79B1"/>
    <w:rsid w:val="007E1DB0"/>
    <w:rsid w:val="007E358E"/>
    <w:rsid w:val="007E37DA"/>
    <w:rsid w:val="0080299C"/>
    <w:rsid w:val="00821799"/>
    <w:rsid w:val="008240E9"/>
    <w:rsid w:val="00830CD0"/>
    <w:rsid w:val="00834E3C"/>
    <w:rsid w:val="00840A94"/>
    <w:rsid w:val="008425C6"/>
    <w:rsid w:val="008537B9"/>
    <w:rsid w:val="0087428D"/>
    <w:rsid w:val="00883F9D"/>
    <w:rsid w:val="00893F76"/>
    <w:rsid w:val="00894EB4"/>
    <w:rsid w:val="00896DBC"/>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20CA1"/>
    <w:rsid w:val="00A21FB8"/>
    <w:rsid w:val="00A234BA"/>
    <w:rsid w:val="00A24654"/>
    <w:rsid w:val="00A255C5"/>
    <w:rsid w:val="00A31AAD"/>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4635"/>
    <w:rsid w:val="00AD4E1F"/>
    <w:rsid w:val="00AD63DE"/>
    <w:rsid w:val="00AF2F70"/>
    <w:rsid w:val="00AF7678"/>
    <w:rsid w:val="00B11A60"/>
    <w:rsid w:val="00B206C1"/>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0CC2"/>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3272"/>
    <w:rsid w:val="00C8004D"/>
    <w:rsid w:val="00C82852"/>
    <w:rsid w:val="00C87149"/>
    <w:rsid w:val="00C8757E"/>
    <w:rsid w:val="00C87BCE"/>
    <w:rsid w:val="00C904C9"/>
    <w:rsid w:val="00C90A9E"/>
    <w:rsid w:val="00C92EEE"/>
    <w:rsid w:val="00C9453A"/>
    <w:rsid w:val="00CA072B"/>
    <w:rsid w:val="00CA33A8"/>
    <w:rsid w:val="00CA41C5"/>
    <w:rsid w:val="00CD7884"/>
    <w:rsid w:val="00CE319B"/>
    <w:rsid w:val="00CE67B1"/>
    <w:rsid w:val="00CF5732"/>
    <w:rsid w:val="00D00639"/>
    <w:rsid w:val="00D0658C"/>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385"/>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D41F5"/>
    <w:rsid w:val="00EE3D1E"/>
    <w:rsid w:val="00EE62FA"/>
    <w:rsid w:val="00EF1911"/>
    <w:rsid w:val="00EF3662"/>
    <w:rsid w:val="00F03C85"/>
    <w:rsid w:val="00F10BAA"/>
    <w:rsid w:val="00F11AC0"/>
    <w:rsid w:val="00F132C4"/>
    <w:rsid w:val="00F25228"/>
    <w:rsid w:val="00F3308B"/>
    <w:rsid w:val="00F33E71"/>
    <w:rsid w:val="00F46C02"/>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878217-820A-45F4-BAAB-ABAE66B5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428</TotalTime>
  <Pages>12</Pages>
  <Words>8419</Words>
  <Characters>47993</Characters>
  <Application>Microsoft Office Word</Application>
  <DocSecurity>0</DocSecurity>
  <Lines>399</Lines>
  <Paragraphs>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56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81</cp:revision>
  <cp:lastPrinted>2013-03-09T19:11:00Z</cp:lastPrinted>
  <dcterms:created xsi:type="dcterms:W3CDTF">2013-05-30T00:52:00Z</dcterms:created>
  <dcterms:modified xsi:type="dcterms:W3CDTF">2013-07-30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0cie458"/&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